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0C4F" w:rsidRDefault="000D5D6A" w:rsidP="000D5D6A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0D5D6A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0D5D6A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D5D6A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Ahmad, F. (2015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C Leaner P Roduction C Leaner P Roduction T Echniques</w:t>
      </w:r>
      <w:r w:rsidRPr="001F6158">
        <w:rPr>
          <w:rFonts w:ascii="Times New Roman" w:hAnsi="Times New Roman" w:cs="Times New Roman"/>
          <w:noProof/>
          <w:sz w:val="24"/>
          <w:szCs w:val="24"/>
        </w:rPr>
        <w:t>. 75–80.</w:t>
      </w:r>
    </w:p>
    <w:p w:rsidR="000D5D6A" w:rsidRDefault="000D5D6A" w:rsidP="00BC351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Bima. (2005). Bab Ii Tinjauan Pustaka Aplikasi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Hilos Tensados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F6158">
        <w:rPr>
          <w:rFonts w:ascii="Times New Roman" w:hAnsi="Times New Roman" w:cs="Times New Roman"/>
          <w:noProof/>
          <w:sz w:val="24"/>
          <w:szCs w:val="24"/>
        </w:rPr>
        <w:t>, 1–476.</w:t>
      </w:r>
    </w:p>
    <w:p w:rsidR="00AA0490" w:rsidRPr="00AA0490" w:rsidRDefault="00AA0490" w:rsidP="00AA0490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876D3C">
        <w:rPr>
          <w:rFonts w:ascii="Times New Roman" w:hAnsi="Times New Roman" w:cs="Times New Roman"/>
          <w:noProof/>
          <w:sz w:val="24"/>
          <w:szCs w:val="24"/>
        </w:rPr>
        <w:t xml:space="preserve">Dosis, V., Aktif, K., &amp; Kelapa, T. (2018). Penurunan Kadar Chemical Oxygen Demand (Cod) Pada Limbah Cair Laundry Orens Tembalang Dengan Berbagai Variasi Dosis Karbon Aktif Tempurung Kelapa. </w:t>
      </w:r>
      <w:r w:rsidRPr="00876D3C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 (e-Journal)</w:t>
      </w:r>
      <w:r w:rsidRPr="00876D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6D3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76D3C">
        <w:rPr>
          <w:rFonts w:ascii="Times New Roman" w:hAnsi="Times New Roman" w:cs="Times New Roman"/>
          <w:noProof/>
          <w:sz w:val="24"/>
          <w:szCs w:val="24"/>
        </w:rPr>
        <w:t>(6), 135–142.</w:t>
      </w:r>
    </w:p>
    <w:p w:rsidR="00BC351A" w:rsidRDefault="000D5D6A" w:rsidP="00BC351A">
      <w:pPr>
        <w:widowControl w:val="0"/>
        <w:autoSpaceDE w:val="0"/>
        <w:autoSpaceDN w:val="0"/>
        <w:adjustRightInd w:val="0"/>
        <w:spacing w:after="0"/>
        <w:ind w:left="540" w:hanging="54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proofErr w:type="gram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Gede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Ratna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Juliasih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N. L., &amp;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Fadlya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Amha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, R. (2019).</w:t>
      </w:r>
      <w:proofErr w:type="gram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Analisis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d, Do,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Kandungan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Posfat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n Nitrogen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Limbah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Cair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Tapioka</w:t>
      </w:r>
      <w:proofErr w:type="spellEnd"/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. </w:t>
      </w:r>
      <w:proofErr w:type="spellStart"/>
      <w:r w:rsidRPr="001F61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Analit</w:t>
      </w:r>
      <w:proofErr w:type="spellEnd"/>
      <w:r w:rsidRPr="001F61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: Analytical </w:t>
      </w:r>
      <w:proofErr w:type="gramStart"/>
      <w:r w:rsidRPr="001F61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And</w:t>
      </w:r>
      <w:proofErr w:type="gramEnd"/>
      <w:r w:rsidRPr="001F61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 Environmental Chemistry</w:t>
      </w:r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1F61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4</w:t>
      </w:r>
      <w:r w:rsidR="00BC351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(01), </w:t>
      </w:r>
      <w:r w:rsidRPr="001F6158">
        <w:rPr>
          <w:rFonts w:ascii="Times New Roman" w:hAnsi="Times New Roman" w:cs="Times New Roman"/>
          <w:sz w:val="24"/>
          <w:szCs w:val="24"/>
          <w:shd w:val="clear" w:color="auto" w:fill="FFFFFF"/>
        </w:rPr>
        <w:t>65–72. </w:t>
      </w:r>
    </w:p>
    <w:p w:rsidR="000D5D6A" w:rsidRPr="00BC351A" w:rsidRDefault="00F879C5" w:rsidP="00BC351A">
      <w:pPr>
        <w:widowControl w:val="0"/>
        <w:autoSpaceDE w:val="0"/>
        <w:autoSpaceDN w:val="0"/>
        <w:adjustRightInd w:val="0"/>
        <w:spacing w:after="0"/>
        <w:ind w:left="480" w:firstLine="6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shd w:val="clear" w:color="auto" w:fill="FFFFFF"/>
        </w:rPr>
      </w:pPr>
      <w:hyperlink r:id="rId8" w:tgtFrame="_blank" w:history="1">
        <w:r w:rsidR="000D5D6A" w:rsidRPr="001F6158">
          <w:rPr>
            <w:rStyle w:val="Hyperlink"/>
            <w:rFonts w:ascii="Times New Roman" w:hAnsi="Times New Roman" w:cs="Times New Roman"/>
            <w:color w:val="auto"/>
            <w:sz w:val="24"/>
            <w:szCs w:val="24"/>
            <w:shd w:val="clear" w:color="auto" w:fill="FFFFFF"/>
          </w:rPr>
          <w:t>Https://Doi.Org/10.23960/Aec.V4.I1.2019.P65-72</w:t>
        </w:r>
      </w:hyperlink>
    </w:p>
    <w:p w:rsidR="00BC351A" w:rsidRPr="001F6158" w:rsidRDefault="00BC351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0D5D6A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Hendrasari, R. S. (2016). Kajian Penurunan Kadar Bod Limbah Cair Tahu Pada Berbagai Variasi Aliran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Semesta Teknika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1F6158">
        <w:rPr>
          <w:rFonts w:ascii="Times New Roman" w:hAnsi="Times New Roman" w:cs="Times New Roman"/>
          <w:noProof/>
          <w:sz w:val="24"/>
          <w:szCs w:val="24"/>
        </w:rPr>
        <w:t>(1), 26–36.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Ii, B. A. B. (N.D.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(26) 2.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1F61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D5D6A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Ii, B. A. B., &amp; Pustaka, T. (2016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Pengertian Fitrasi</w:t>
      </w:r>
      <w:r w:rsidRPr="001F6158">
        <w:rPr>
          <w:rFonts w:ascii="Times New Roman" w:hAnsi="Times New Roman" w:cs="Times New Roman"/>
          <w:noProof/>
          <w:sz w:val="24"/>
          <w:szCs w:val="24"/>
        </w:rPr>
        <w:t>. 3–14.</w:t>
      </w:r>
    </w:p>
    <w:p w:rsidR="00AA0490" w:rsidRPr="00AA0490" w:rsidRDefault="00AA0490" w:rsidP="00AA04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Ida Ayu Putu Candra Pramyani1, Ni Made Marwati2, A. E. Y. (2019). Efektivitas Metode Aerasi Dalam Menurunkan Kadar Biochemical Oxygen Demand (Bod) Air Limbah Laundry. </w:t>
      </w:r>
      <w:r w:rsidRPr="00AA0490">
        <w:rPr>
          <w:rFonts w:ascii="Times New Roman" w:hAnsi="Times New Roman" w:cs="Times New Roman"/>
          <w:i/>
          <w:iCs/>
          <w:noProof/>
          <w:sz w:val="24"/>
          <w:szCs w:val="24"/>
        </w:rPr>
        <w:t>Concept and Communication</w:t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A0490">
        <w:rPr>
          <w:rFonts w:ascii="Times New Roman" w:hAnsi="Times New Roman" w:cs="Times New Roman"/>
          <w:i/>
          <w:iCs/>
          <w:noProof/>
          <w:sz w:val="24"/>
          <w:szCs w:val="24"/>
        </w:rPr>
        <w:t>null</w:t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(23), 301–316. </w:t>
      </w:r>
    </w:p>
    <w:p w:rsidR="000D5D6A" w:rsidRPr="001F6158" w:rsidRDefault="00AA0490" w:rsidP="00AA04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0D5D6A" w:rsidRPr="001F6158">
        <w:rPr>
          <w:rFonts w:ascii="Times New Roman" w:hAnsi="Times New Roman" w:cs="Times New Roman"/>
          <w:noProof/>
          <w:sz w:val="24"/>
          <w:szCs w:val="24"/>
        </w:rPr>
        <w:t xml:space="preserve">Kurniati, E. (2008). Pemanfaatan Cangkang Kelapa Sawit Sebagai Arang Aktif. </w:t>
      </w:r>
      <w:r w:rsidR="000D5D6A"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Ilmu Teknik</w:t>
      </w:r>
      <w:r w:rsidR="000D5D6A"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D5D6A"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0D5D6A" w:rsidRPr="001F6158">
        <w:rPr>
          <w:rFonts w:ascii="Times New Roman" w:hAnsi="Times New Roman" w:cs="Times New Roman"/>
          <w:noProof/>
          <w:sz w:val="24"/>
          <w:szCs w:val="24"/>
        </w:rPr>
        <w:t>(2), 96–103.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Luluk, E., &amp; Suprihatin, -. (2009). Kombinasi Proses Aerasi, Adsorpsi, Dan Filtrasi Pada Pengolahan Air Limbah Industri Perikanan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Envirotek : Jurnal Ilmiah Teknik Lingkungan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F6158">
        <w:rPr>
          <w:rFonts w:ascii="Times New Roman" w:hAnsi="Times New Roman" w:cs="Times New Roman"/>
          <w:noProof/>
          <w:sz w:val="24"/>
          <w:szCs w:val="24"/>
        </w:rPr>
        <w:t>(1), 79–83.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Marsella, S. (2018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Peran Pemerintah Desa Dalam Mengatasi Penyalahgunaan Narkoba(Drugs Abuse) Di Kalangan Remaja (Studi Deskriptif Di Desa Haurgelis Kecamatan Haurgeulis Kabupaten Indramayu)</w:t>
      </w:r>
      <w:r w:rsidRPr="001F6158">
        <w:rPr>
          <w:rFonts w:ascii="Times New Roman" w:hAnsi="Times New Roman" w:cs="Times New Roman"/>
          <w:noProof/>
          <w:sz w:val="24"/>
          <w:szCs w:val="24"/>
        </w:rPr>
        <w:t>. 54–79.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Mukti, A. D. (2017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Pengaruh Arang Aktif Dan Zeolit Sebagai Media Air Limbah Cair Penyablonan Pakaian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F6158">
        <w:rPr>
          <w:rFonts w:ascii="Times New Roman" w:hAnsi="Times New Roman" w:cs="Times New Roman"/>
          <w:noProof/>
          <w:sz w:val="24"/>
          <w:szCs w:val="24"/>
        </w:rPr>
        <w:t>(25).</w:t>
      </w:r>
    </w:p>
    <w:p w:rsidR="000D5D6A" w:rsidRDefault="000D5D6A" w:rsidP="000D5D6A">
      <w:pPr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6158">
        <w:rPr>
          <w:rFonts w:ascii="Times New Roman" w:hAnsi="Times New Roman" w:cs="Times New Roman"/>
          <w:sz w:val="24"/>
          <w:szCs w:val="24"/>
        </w:rPr>
        <w:t>Narbuko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Cholid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Dan Abu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Achmadi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. 2016.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Metodologi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sz w:val="24"/>
          <w:szCs w:val="24"/>
        </w:rPr>
        <w:t xml:space="preserve">Jakarta: Pt.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Aksara</w:t>
      </w:r>
      <w:proofErr w:type="spellEnd"/>
    </w:p>
    <w:p w:rsidR="00AA0490" w:rsidRPr="00AA0490" w:rsidRDefault="00AA0490" w:rsidP="00AA049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Pamungkas, M. T. O. A. (2016). Studi Pencemaran Limbah Cair Dengan Parameter Bod5 Dan Ph Di Pasar Ikan Tradisional Dan Pasar Modern Di Kota Semarang. </w:t>
      </w:r>
      <w:r w:rsidRPr="00AA0490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 (e-Journal)</w:t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A049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A0490">
        <w:rPr>
          <w:rFonts w:ascii="Times New Roman" w:hAnsi="Times New Roman" w:cs="Times New Roman"/>
          <w:noProof/>
          <w:sz w:val="24"/>
          <w:szCs w:val="24"/>
        </w:rPr>
        <w:t>(2), 166–175.</w:t>
      </w:r>
    </w:p>
    <w:p w:rsidR="000D5D6A" w:rsidRPr="001F6158" w:rsidRDefault="00AA0490" w:rsidP="00AA0490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0D5D6A" w:rsidRPr="001F6158">
        <w:rPr>
          <w:rFonts w:ascii="Times New Roman" w:hAnsi="Times New Roman" w:cs="Times New Roman"/>
          <w:noProof/>
          <w:sz w:val="24"/>
          <w:szCs w:val="24"/>
        </w:rPr>
        <w:t xml:space="preserve">Poltekkes.Id. 2020. Devinisi Operasional Dikutip Dari </w:t>
      </w:r>
      <w:hyperlink r:id="rId9" w:history="1">
        <w:r w:rsidR="000D5D6A" w:rsidRPr="001F6158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Poltekkes.Id/Definisi-Operasional/</w:t>
        </w:r>
      </w:hyperlink>
      <w:r w:rsidR="000D5D6A" w:rsidRPr="001F6158">
        <w:rPr>
          <w:rFonts w:ascii="Times New Roman" w:hAnsi="Times New Roman" w:cs="Times New Roman"/>
          <w:noProof/>
          <w:sz w:val="24"/>
          <w:szCs w:val="24"/>
        </w:rPr>
        <w:t xml:space="preserve"> 15 Desember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Prodi, D., Biologi, P., &amp; Ambon, I. (2015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Jurnal Biology Science &amp; Education 2015 Surati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F6158">
        <w:rPr>
          <w:rFonts w:ascii="Times New Roman" w:hAnsi="Times New Roman" w:cs="Times New Roman"/>
          <w:noProof/>
          <w:sz w:val="24"/>
          <w:szCs w:val="24"/>
        </w:rPr>
        <w:t>(1), 99–111.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Pradana, T. D., Suharno, S., &amp; Apriansyah, A. (2018). Pengolahan Limbah Cair Tahu Untuk Menurunkan Kadar Tss Dan Bod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Jurnal Vokasi Kesehatan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F6158">
        <w:rPr>
          <w:rFonts w:ascii="Times New Roman" w:hAnsi="Times New Roman" w:cs="Times New Roman"/>
          <w:noProof/>
          <w:sz w:val="24"/>
          <w:szCs w:val="24"/>
        </w:rPr>
        <w:t>(2), 56. Https://Doi.Org/10.30602/Jvk.V4i2.9</w:t>
      </w:r>
    </w:p>
    <w:p w:rsidR="00AA0490" w:rsidRPr="001F6158" w:rsidRDefault="000D5D6A" w:rsidP="00AA049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Romansyah, E., Muliatiningsih, M., Putri, D. S., &amp; Alawiyah, A. (2019). Pengaruh Pemberian Daun Bambu Dan Arang Bambu Pada Pengelolaan </w:t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Limbah Cair Tahu. </w:t>
      </w:r>
      <w:r w:rsidRPr="00AA0490">
        <w:rPr>
          <w:rFonts w:ascii="Times New Roman" w:hAnsi="Times New Roman" w:cs="Times New Roman"/>
          <w:i/>
          <w:iCs/>
          <w:noProof/>
          <w:sz w:val="24"/>
          <w:szCs w:val="24"/>
        </w:rPr>
        <w:t>Jurnal Agrotek Ummat</w:t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A049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A0490">
        <w:rPr>
          <w:rFonts w:ascii="Times New Roman" w:hAnsi="Times New Roman" w:cs="Times New Roman"/>
          <w:noProof/>
          <w:sz w:val="24"/>
          <w:szCs w:val="24"/>
        </w:rPr>
        <w:t xml:space="preserve">(2), 79. </w:t>
      </w:r>
      <w:hyperlink r:id="rId10" w:history="1">
        <w:r w:rsidR="00AA0490" w:rsidRPr="00AA049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Doi.Org/10.31764/Agrotek.V5i2.697</w:t>
        </w:r>
      </w:hyperlink>
    </w:p>
    <w:p w:rsidR="000D5D6A" w:rsidRPr="001F6158" w:rsidRDefault="000D5D6A" w:rsidP="00BC351A">
      <w:pPr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F6158">
        <w:rPr>
          <w:rFonts w:ascii="Times New Roman" w:hAnsi="Times New Roman" w:cs="Times New Roman"/>
          <w:sz w:val="24"/>
          <w:szCs w:val="24"/>
        </w:rPr>
        <w:t>Sujarweni.2014.</w:t>
      </w:r>
      <w:r w:rsidRPr="001F6158">
        <w:rPr>
          <w:rFonts w:ascii="Times New Roman" w:hAnsi="Times New Roman" w:cs="Times New Roman"/>
          <w:i/>
          <w:sz w:val="24"/>
          <w:szCs w:val="24"/>
        </w:rPr>
        <w:t xml:space="preserve">Metodologi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>.</w:t>
      </w:r>
      <w:proofErr w:type="gram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F6158">
        <w:rPr>
          <w:rFonts w:ascii="Times New Roman" w:hAnsi="Times New Roman" w:cs="Times New Roman"/>
          <w:sz w:val="24"/>
          <w:szCs w:val="24"/>
        </w:rPr>
        <w:t xml:space="preserve">Yogyakarta: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Press</w:t>
      </w:r>
    </w:p>
    <w:p w:rsidR="000D5D6A" w:rsidRPr="001F6158" w:rsidRDefault="000D5D6A" w:rsidP="000D5D6A">
      <w:pPr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F6158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1F6158">
        <w:rPr>
          <w:rFonts w:ascii="Times New Roman" w:hAnsi="Times New Roman" w:cs="Times New Roman"/>
          <w:sz w:val="24"/>
          <w:szCs w:val="24"/>
        </w:rPr>
        <w:t xml:space="preserve"> 2018.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Kualitatif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sz w:val="24"/>
          <w:szCs w:val="24"/>
        </w:rPr>
        <w:t xml:space="preserve">Yogyakarta: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Alfabeta</w:t>
      </w:r>
      <w:proofErr w:type="spellEnd"/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Gubernur Jawa Timur. (2013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Peraturan Gubernur Jawa Timur Nomor 72 Tahun 2013 Tentang Baku Mutu Air Limbah Bagi Industri Dan/Atau Kegiatan Usaha Lainnya</w:t>
      </w:r>
      <w:r w:rsidRPr="001F6158">
        <w:rPr>
          <w:rFonts w:ascii="Times New Roman" w:hAnsi="Times New Roman" w:cs="Times New Roman"/>
          <w:noProof/>
          <w:sz w:val="24"/>
          <w:szCs w:val="24"/>
        </w:rPr>
        <w:t>. 63 P.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Sirajuddin, &amp; Harjanto. (2018). Pengaruh Ukuran Adsorben Dan Waktu Adsorpsi Terhadap Penurunan Kadar Cod Pada Limbah Cair Tahu Menggunakan Arang Aktif Tempurung Kelapa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Hasil Penelitian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2018</w:t>
      </w:r>
      <w:r w:rsidRPr="001F6158">
        <w:rPr>
          <w:rFonts w:ascii="Times New Roman" w:hAnsi="Times New Roman" w:cs="Times New Roman"/>
          <w:noProof/>
          <w:sz w:val="24"/>
          <w:szCs w:val="24"/>
        </w:rPr>
        <w:t>, 42–46.</w:t>
      </w:r>
    </w:p>
    <w:p w:rsidR="00BC351A" w:rsidRDefault="000D5D6A" w:rsidP="00BC351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Sattuang, H., Mustari, K., &amp; Syahrul, M. (N.D.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Herlina Sattuang, 2 Kahar Mustari, 3 M. Syahrul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56–68. </w:t>
      </w:r>
    </w:p>
    <w:p w:rsidR="000D5D6A" w:rsidRPr="00BC351A" w:rsidRDefault="00F879C5" w:rsidP="00BC351A">
      <w:pPr>
        <w:widowControl w:val="0"/>
        <w:autoSpaceDE w:val="0"/>
        <w:autoSpaceDN w:val="0"/>
        <w:adjustRightInd w:val="0"/>
        <w:spacing w:after="0" w:line="240" w:lineRule="auto"/>
        <w:ind w:left="480" w:hanging="30"/>
        <w:jc w:val="both"/>
        <w:rPr>
          <w:rFonts w:ascii="Times New Roman" w:hAnsi="Times New Roman" w:cs="Times New Roman"/>
          <w:noProof/>
          <w:sz w:val="24"/>
          <w:szCs w:val="24"/>
        </w:rPr>
      </w:pPr>
      <w:hyperlink r:id="rId11" w:history="1">
        <w:r w:rsidR="00BC351A" w:rsidRPr="00BC351A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Doi.Org/10.20956/Ecosolum.V9i1.10247</w:t>
        </w:r>
      </w:hyperlink>
    </w:p>
    <w:p w:rsidR="00BC351A" w:rsidRPr="001F6158" w:rsidRDefault="00BC351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Sinica, A. P. (2013)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Efektivitas Penggunaan Model Pembelajaran Contextual Teaching Learning Terhadap Prestasi Belajar Siswa Pada Mata Pelajaran Kerja Bangku Di Smk Muhammadiyah 1 Salam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50</w:t>
      </w:r>
      <w:r w:rsidRPr="001F6158">
        <w:rPr>
          <w:rFonts w:ascii="Times New Roman" w:hAnsi="Times New Roman" w:cs="Times New Roman"/>
          <w:noProof/>
          <w:sz w:val="24"/>
          <w:szCs w:val="24"/>
        </w:rPr>
        <w:t>(5), 1–19.</w:t>
      </w:r>
    </w:p>
    <w:p w:rsidR="000D5D6A" w:rsidRPr="001F6158" w:rsidRDefault="000D5D6A" w:rsidP="000D5D6A">
      <w:pPr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6158">
        <w:rPr>
          <w:rFonts w:ascii="Times New Roman" w:hAnsi="Times New Roman" w:cs="Times New Roman"/>
          <w:sz w:val="24"/>
          <w:szCs w:val="24"/>
        </w:rPr>
        <w:t>Sedarnayanti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Syarifudin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Hidayat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. 2011.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Metodologi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sz w:val="24"/>
          <w:szCs w:val="24"/>
        </w:rPr>
        <w:t xml:space="preserve">Bandung: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Cv.Mandar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Maju</w:t>
      </w:r>
      <w:proofErr w:type="spellEnd"/>
    </w:p>
    <w:p w:rsidR="000D5D6A" w:rsidRPr="001F6158" w:rsidRDefault="000D5D6A" w:rsidP="000D5D6A">
      <w:pPr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6158">
        <w:rPr>
          <w:rFonts w:ascii="Times New Roman" w:hAnsi="Times New Roman" w:cs="Times New Roman"/>
          <w:sz w:val="24"/>
          <w:szCs w:val="24"/>
        </w:rPr>
        <w:t>Tersiana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sz w:val="24"/>
          <w:szCs w:val="24"/>
        </w:rPr>
        <w:t>Adra</w:t>
      </w:r>
      <w:proofErr w:type="spellEnd"/>
      <w:r w:rsidRPr="001F6158">
        <w:rPr>
          <w:rFonts w:ascii="Times New Roman" w:hAnsi="Times New Roman" w:cs="Times New Roman"/>
          <w:sz w:val="24"/>
          <w:szCs w:val="24"/>
        </w:rPr>
        <w:t xml:space="preserve">. 2018.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F6158">
        <w:rPr>
          <w:rFonts w:ascii="Times New Roman" w:hAnsi="Times New Roman" w:cs="Times New Roman"/>
          <w:i/>
          <w:sz w:val="24"/>
          <w:szCs w:val="24"/>
        </w:rPr>
        <w:t>Penelitian</w:t>
      </w:r>
      <w:proofErr w:type="spellEnd"/>
      <w:r w:rsidRPr="001F6158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1F6158">
        <w:rPr>
          <w:rFonts w:ascii="Times New Roman" w:hAnsi="Times New Roman" w:cs="Times New Roman"/>
          <w:sz w:val="24"/>
          <w:szCs w:val="24"/>
        </w:rPr>
        <w:t>Yogyakarta: Start Up</w:t>
      </w:r>
    </w:p>
    <w:p w:rsidR="000D5D6A" w:rsidRPr="001F6158" w:rsidRDefault="000D5D6A" w:rsidP="000D5D6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Triyono. (2003). Teknik Sampling Dalam Pelaksanaan Penelitian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Info Kesehatan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(1), 64. </w:t>
      </w:r>
    </w:p>
    <w:p w:rsidR="000D5D6A" w:rsidRPr="00C321EF" w:rsidRDefault="000D5D6A" w:rsidP="00C321E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F615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Villela,  Lucia Maria Aversa. (2013). Bab Ii Tinjauan Teori.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1F61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F6158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1F6158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1105B8" w:rsidRPr="00D85B4E" w:rsidRDefault="001105B8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85B4E">
        <w:rPr>
          <w:rFonts w:ascii="Times New Roman" w:hAnsi="Times New Roman" w:cs="Times New Roman"/>
          <w:sz w:val="24"/>
          <w:szCs w:val="24"/>
        </w:rPr>
        <w:t>Wikipedia</w:t>
      </w:r>
      <w:r w:rsidR="00D85B4E" w:rsidRPr="00D85B4E">
        <w:rPr>
          <w:rFonts w:ascii="Times New Roman" w:hAnsi="Times New Roman" w:cs="Times New Roman"/>
          <w:sz w:val="24"/>
          <w:szCs w:val="24"/>
        </w:rPr>
        <w:t xml:space="preserve"> 2021.</w:t>
      </w:r>
      <w:proofErr w:type="gramEnd"/>
      <w:r w:rsidR="00D85B4E"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85B4E" w:rsidRPr="00D85B4E">
        <w:rPr>
          <w:rFonts w:ascii="Times New Roman" w:hAnsi="Times New Roman" w:cs="Times New Roman"/>
          <w:sz w:val="24"/>
          <w:szCs w:val="24"/>
        </w:rPr>
        <w:t xml:space="preserve">“ </w:t>
      </w:r>
      <w:proofErr w:type="spellStart"/>
      <w:r w:rsidR="00D85B4E" w:rsidRPr="00D85B4E">
        <w:rPr>
          <w:rFonts w:ascii="Times New Roman" w:hAnsi="Times New Roman" w:cs="Times New Roman"/>
          <w:sz w:val="24"/>
          <w:szCs w:val="24"/>
        </w:rPr>
        <w:t>Eutrofikasi</w:t>
      </w:r>
      <w:proofErr w:type="spellEnd"/>
      <w:proofErr w:type="gramEnd"/>
      <w:r w:rsidR="00D85B4E"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5B4E" w:rsidRPr="00D85B4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85B4E" w:rsidRPr="00D85B4E">
        <w:rPr>
          <w:rFonts w:ascii="Times New Roman" w:hAnsi="Times New Roman" w:cs="Times New Roman"/>
          <w:sz w:val="24"/>
          <w:szCs w:val="24"/>
        </w:rPr>
        <w:t>”</w:t>
      </w:r>
    </w:p>
    <w:p w:rsidR="00C321EF" w:rsidRPr="00D85B4E" w:rsidRDefault="00F879C5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hyperlink r:id="rId12" w:history="1">
        <w:r w:rsidR="00AA0490" w:rsidRPr="00D85B4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s://id.wikipedia.org/wiki/Eutrofikasi</w:t>
        </w:r>
      </w:hyperlink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85B4E">
        <w:rPr>
          <w:rFonts w:ascii="Times New Roman" w:hAnsi="Times New Roman" w:cs="Times New Roman"/>
          <w:sz w:val="24"/>
          <w:szCs w:val="24"/>
        </w:rPr>
        <w:t>Wikipedia.</w:t>
      </w:r>
      <w:proofErr w:type="gramEnd"/>
      <w:r w:rsidRPr="00D85B4E">
        <w:rPr>
          <w:rFonts w:ascii="Times New Roman" w:hAnsi="Times New Roman" w:cs="Times New Roman"/>
          <w:sz w:val="24"/>
          <w:szCs w:val="24"/>
        </w:rPr>
        <w:t xml:space="preserve"> 2021. </w:t>
      </w:r>
      <w:proofErr w:type="gramStart"/>
      <w:r w:rsidRPr="00D85B4E">
        <w:rPr>
          <w:rFonts w:ascii="Times New Roman" w:hAnsi="Times New Roman" w:cs="Times New Roman"/>
          <w:sz w:val="24"/>
          <w:szCs w:val="24"/>
        </w:rPr>
        <w:t xml:space="preserve">“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Asam</w:t>
      </w:r>
      <w:proofErr w:type="spellEnd"/>
      <w:proofErr w:type="gramEnd"/>
      <w:r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Asetat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>”</w:t>
      </w:r>
    </w:p>
    <w:p w:rsidR="00AA0490" w:rsidRPr="00D85B4E" w:rsidRDefault="00F879C5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hyperlink r:id="rId13" w:history="1">
        <w:r w:rsidR="00AA0490" w:rsidRPr="00D85B4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s://id.wikipedia.org/wiki/Asam_asetat</w:t>
        </w:r>
      </w:hyperlink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D85B4E">
        <w:rPr>
          <w:rFonts w:ascii="Times New Roman" w:hAnsi="Times New Roman" w:cs="Times New Roman"/>
          <w:sz w:val="24"/>
          <w:szCs w:val="24"/>
        </w:rPr>
        <w:t>Envirotama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85B4E">
        <w:rPr>
          <w:rFonts w:ascii="Times New Roman" w:hAnsi="Times New Roman" w:cs="Times New Roman"/>
          <w:sz w:val="24"/>
          <w:szCs w:val="24"/>
        </w:rPr>
        <w:t xml:space="preserve"> 2017. </w:t>
      </w:r>
      <w:proofErr w:type="gramStart"/>
      <w:r w:rsidRPr="00D85B4E">
        <w:rPr>
          <w:rFonts w:ascii="Times New Roman" w:hAnsi="Times New Roman" w:cs="Times New Roman"/>
          <w:sz w:val="24"/>
          <w:szCs w:val="24"/>
        </w:rPr>
        <w:t xml:space="preserve">“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proofErr w:type="gramEnd"/>
      <w:r w:rsidRPr="00D85B4E">
        <w:rPr>
          <w:rFonts w:ascii="Times New Roman" w:hAnsi="Times New Roman" w:cs="Times New Roman"/>
          <w:sz w:val="24"/>
          <w:szCs w:val="24"/>
        </w:rPr>
        <w:t xml:space="preserve"> BOD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Air”</w:t>
      </w:r>
    </w:p>
    <w:p w:rsidR="00AA0490" w:rsidRPr="00D85B4E" w:rsidRDefault="00F879C5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hyperlink r:id="rId14" w:history="1">
        <w:r w:rsidR="00AA0490" w:rsidRPr="00D85B4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s://envirotama.co.id/cara-menurunkan-bod-dalam-air/</w:t>
        </w:r>
      </w:hyperlink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D85B4E">
        <w:rPr>
          <w:rFonts w:ascii="Times New Roman" w:hAnsi="Times New Roman" w:cs="Times New Roman"/>
          <w:sz w:val="24"/>
          <w:szCs w:val="24"/>
        </w:rPr>
        <w:t>Envirotama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85B4E">
        <w:rPr>
          <w:rFonts w:ascii="Times New Roman" w:hAnsi="Times New Roman" w:cs="Times New Roman"/>
          <w:sz w:val="24"/>
          <w:szCs w:val="24"/>
        </w:rPr>
        <w:t xml:space="preserve"> 2017. </w:t>
      </w:r>
      <w:proofErr w:type="gramStart"/>
      <w:r w:rsidRPr="00D85B4E">
        <w:rPr>
          <w:rFonts w:ascii="Times New Roman" w:hAnsi="Times New Roman" w:cs="Times New Roman"/>
          <w:sz w:val="24"/>
          <w:szCs w:val="24"/>
        </w:rPr>
        <w:t xml:space="preserve">“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Pengurai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>”</w:t>
      </w:r>
    </w:p>
    <w:p w:rsidR="00AA0490" w:rsidRPr="00D85B4E" w:rsidRDefault="00F879C5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hyperlink r:id="rId15" w:history="1">
        <w:r w:rsidR="00977457" w:rsidRPr="00D85B4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s://envirotama.co.id/apa-itu-bakteri-pengurai/</w:t>
        </w:r>
      </w:hyperlink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D85B4E" w:rsidRPr="00D85B4E" w:rsidRDefault="00D85B4E" w:rsidP="00D85B4E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85B4E">
        <w:rPr>
          <w:rFonts w:ascii="Times New Roman" w:hAnsi="Times New Roman" w:cs="Times New Roman"/>
          <w:sz w:val="24"/>
          <w:szCs w:val="24"/>
        </w:rPr>
        <w:t>Sains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. 2017. “Cara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Kadar BOD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Limbah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5B4E">
        <w:rPr>
          <w:rFonts w:ascii="Times New Roman" w:hAnsi="Times New Roman" w:cs="Times New Roman"/>
          <w:sz w:val="24"/>
          <w:szCs w:val="24"/>
        </w:rPr>
        <w:t>Cair</w:t>
      </w:r>
      <w:proofErr w:type="spellEnd"/>
      <w:r w:rsidRPr="00D85B4E">
        <w:rPr>
          <w:rFonts w:ascii="Times New Roman" w:hAnsi="Times New Roman" w:cs="Times New Roman"/>
          <w:sz w:val="24"/>
          <w:szCs w:val="24"/>
        </w:rPr>
        <w:t>”</w:t>
      </w:r>
    </w:p>
    <w:p w:rsidR="00977457" w:rsidRPr="00D85B4E" w:rsidRDefault="00977457" w:rsidP="00C321EF">
      <w:pPr>
        <w:jc w:val="both"/>
        <w:rPr>
          <w:rFonts w:ascii="Times New Roman" w:hAnsi="Times New Roman" w:cs="Times New Roman"/>
          <w:sz w:val="24"/>
          <w:szCs w:val="24"/>
        </w:rPr>
      </w:pPr>
      <w:r w:rsidRPr="00D85B4E">
        <w:rPr>
          <w:rFonts w:ascii="Times New Roman" w:hAnsi="Times New Roman" w:cs="Times New Roman"/>
          <w:sz w:val="24"/>
          <w:szCs w:val="24"/>
        </w:rPr>
        <w:t>https://www.caesarvery.com/2014/07/cara-menurunkan-kadar-bod-limbah-cair.html</w:t>
      </w:r>
    </w:p>
    <w:sectPr w:rsidR="00977457" w:rsidRPr="00D85B4E" w:rsidSect="00923554">
      <w:footerReference w:type="default" r:id="rId16"/>
      <w:pgSz w:w="11907" w:h="16839" w:code="9"/>
      <w:pgMar w:top="2268" w:right="1701" w:bottom="1701" w:left="2268" w:header="720" w:footer="720" w:gutter="0"/>
      <w:pgNumType w:start="7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879C5" w:rsidRDefault="00F879C5" w:rsidP="000D5D6A">
      <w:pPr>
        <w:spacing w:after="0" w:line="240" w:lineRule="auto"/>
      </w:pPr>
      <w:r>
        <w:separator/>
      </w:r>
    </w:p>
  </w:endnote>
  <w:endnote w:type="continuationSeparator" w:id="0">
    <w:p w:rsidR="00F879C5" w:rsidRDefault="00F879C5" w:rsidP="000D5D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2455107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D5D6A" w:rsidRDefault="000D5D6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23554">
          <w:rPr>
            <w:noProof/>
          </w:rPr>
          <w:t>80</w:t>
        </w:r>
        <w:r>
          <w:rPr>
            <w:noProof/>
          </w:rPr>
          <w:fldChar w:fldCharType="end"/>
        </w:r>
      </w:p>
    </w:sdtContent>
  </w:sdt>
  <w:p w:rsidR="000D5D6A" w:rsidRDefault="000D5D6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879C5" w:rsidRDefault="00F879C5" w:rsidP="000D5D6A">
      <w:pPr>
        <w:spacing w:after="0" w:line="240" w:lineRule="auto"/>
      </w:pPr>
      <w:r>
        <w:separator/>
      </w:r>
    </w:p>
  </w:footnote>
  <w:footnote w:type="continuationSeparator" w:id="0">
    <w:p w:rsidR="00F879C5" w:rsidRDefault="00F879C5" w:rsidP="000D5D6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D5D6A"/>
    <w:rsid w:val="00023288"/>
    <w:rsid w:val="00075213"/>
    <w:rsid w:val="000D5D6A"/>
    <w:rsid w:val="001105B8"/>
    <w:rsid w:val="00210952"/>
    <w:rsid w:val="00437C6C"/>
    <w:rsid w:val="004C1AFB"/>
    <w:rsid w:val="00526477"/>
    <w:rsid w:val="006E57CE"/>
    <w:rsid w:val="00845B43"/>
    <w:rsid w:val="008B4ECE"/>
    <w:rsid w:val="00923554"/>
    <w:rsid w:val="009510C2"/>
    <w:rsid w:val="009748F4"/>
    <w:rsid w:val="00977457"/>
    <w:rsid w:val="00AA0490"/>
    <w:rsid w:val="00AD6523"/>
    <w:rsid w:val="00BC351A"/>
    <w:rsid w:val="00C321EF"/>
    <w:rsid w:val="00D17944"/>
    <w:rsid w:val="00D85B4E"/>
    <w:rsid w:val="00F0232B"/>
    <w:rsid w:val="00F352DF"/>
    <w:rsid w:val="00F8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D5D6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5D6A"/>
  </w:style>
  <w:style w:type="paragraph" w:styleId="Footer">
    <w:name w:val="footer"/>
    <w:basedOn w:val="Normal"/>
    <w:link w:val="FooterChar"/>
    <w:uiPriority w:val="99"/>
    <w:unhideWhenUsed/>
    <w:rsid w:val="000D5D6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5D6A"/>
  </w:style>
  <w:style w:type="character" w:styleId="Hyperlink">
    <w:name w:val="Hyperlink"/>
    <w:basedOn w:val="DefaultParagraphFont"/>
    <w:uiPriority w:val="99"/>
    <w:unhideWhenUsed/>
    <w:rsid w:val="000D5D6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1794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94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D5D6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5D6A"/>
  </w:style>
  <w:style w:type="paragraph" w:styleId="Footer">
    <w:name w:val="footer"/>
    <w:basedOn w:val="Normal"/>
    <w:link w:val="FooterChar"/>
    <w:uiPriority w:val="99"/>
    <w:unhideWhenUsed/>
    <w:rsid w:val="000D5D6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5D6A"/>
  </w:style>
  <w:style w:type="character" w:styleId="Hyperlink">
    <w:name w:val="Hyperlink"/>
    <w:basedOn w:val="DefaultParagraphFont"/>
    <w:uiPriority w:val="99"/>
    <w:unhideWhenUsed/>
    <w:rsid w:val="000D5D6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1794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94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23960/aec.v4.i1.2019.p65-72" TargetMode="External"/><Relationship Id="rId13" Type="http://schemas.openxmlformats.org/officeDocument/2006/relationships/hyperlink" Target="https://id.wikipedia.org/wiki/Asam_asetat" TargetMode="External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yperlink" Target="https://id.wikipedia.org/wiki/Eutrofikasi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20956/Ecosolum.V9i1.10247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envirotama.co.id/apa-itu-bakteri-pengurai/" TargetMode="External"/><Relationship Id="rId10" Type="http://schemas.openxmlformats.org/officeDocument/2006/relationships/hyperlink" Target="Https://Doi.Org/10.31764/Agrotek.V5i2.697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poltekkes.id/definisi-operasional/" TargetMode="External"/><Relationship Id="rId14" Type="http://schemas.openxmlformats.org/officeDocument/2006/relationships/hyperlink" Target="https://envirotama.co.id/cara-menurunkan-bod-dalam-air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B6A653A-7641-429A-9ECB-488121AF78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</TotalTime>
  <Pages>1</Pages>
  <Words>746</Words>
  <Characters>4253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briana ikasari</dc:creator>
  <cp:lastModifiedBy>febriana ikasari</cp:lastModifiedBy>
  <cp:revision>12</cp:revision>
  <cp:lastPrinted>2021-06-25T13:12:00Z</cp:lastPrinted>
  <dcterms:created xsi:type="dcterms:W3CDTF">2020-12-20T17:41:00Z</dcterms:created>
  <dcterms:modified xsi:type="dcterms:W3CDTF">2021-06-25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5467bbd-538d-3627-b9dc-0ecb8b8a50d3</vt:lpwstr>
  </property>
  <property fmtid="{D5CDD505-2E9C-101B-9397-08002B2CF9AE}" pid="24" name="Mendeley Citation Style_1">
    <vt:lpwstr>http://www.zotero.org/styles/apa</vt:lpwstr>
  </property>
</Properties>
</file>